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CD5572">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CD5572">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CD5572">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CD5572">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CD5572">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CD5572">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CD5572">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CD5572">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CD5572">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CD5572">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CD5572">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CD5572">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CD5572">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CD5572">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CD5572">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CD5572">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CD5572">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CD5572">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CD5572">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CD5572">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CD5572">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CD5572">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CD5572">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CD5572">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CD5572">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CD5572">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CD5572">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CD5572">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CD5572">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CD5572">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CD5572">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CD5572">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CD5572">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CD5572">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CD5572">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CD5572">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CD5572">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7876FCAB" w:rsidR="00790ADD" w:rsidRDefault="00790ADD" w:rsidP="0051151C">
      <w:pPr>
        <w:pStyle w:val="Heading1"/>
        <w:numPr>
          <w:ilvl w:val="1"/>
          <w:numId w:val="20"/>
        </w:numPr>
      </w:pPr>
      <w:bookmarkStart w:id="3" w:name="_Toc36643828"/>
      <w:r>
        <w:t>Background</w:t>
      </w:r>
      <w:bookmarkEnd w:id="3"/>
    </w:p>
    <w:p w14:paraId="07C81BFE" w14:textId="37E1BDF9" w:rsidR="00790ADD" w:rsidRDefault="00790ADD" w:rsidP="00790ADD">
      <w:pPr>
        <w:pStyle w:val="Bibliography"/>
        <w:ind w:left="0" w:firstLine="0"/>
        <w:jc w:val="both"/>
      </w:pPr>
      <w:r>
        <w:t>Background on electrification trends in general, role in decarbonization and regional projections across the globe</w:t>
      </w:r>
    </w:p>
    <w:p w14:paraId="6A41BF83" w14:textId="77777777" w:rsidR="00790ADD" w:rsidRPr="00790ADD" w:rsidRDefault="00790ADD" w:rsidP="00790ADD"/>
    <w:p w14:paraId="02DEC3AB" w14:textId="77777777" w:rsidR="00790ADD" w:rsidRDefault="00790ADD" w:rsidP="0051151C">
      <w:pPr>
        <w:pStyle w:val="Heading1"/>
        <w:numPr>
          <w:ilvl w:val="1"/>
          <w:numId w:val="20"/>
        </w:numPr>
      </w:pPr>
      <w:bookmarkStart w:id="4" w:name="_Toc36643829"/>
      <w:r>
        <w:t>Literature Review</w:t>
      </w:r>
      <w:bookmarkEnd w:id="4"/>
    </w:p>
    <w:p w14:paraId="1270B61A" w14:textId="25BB84E0" w:rsidR="00790ADD" w:rsidRDefault="00790ADD" w:rsidP="00790ADD">
      <w:pPr>
        <w:pStyle w:val="ListParagraph"/>
        <w:numPr>
          <w:ilvl w:val="0"/>
          <w:numId w:val="24"/>
        </w:numPr>
      </w:pPr>
      <w:r>
        <w:t>Lit review and role of EV penetration global/national</w:t>
      </w:r>
    </w:p>
    <w:p w14:paraId="65FC5247" w14:textId="77777777" w:rsidR="00790ADD" w:rsidRDefault="00790ADD" w:rsidP="00790ADD">
      <w:pPr>
        <w:pStyle w:val="ListParagraph"/>
        <w:numPr>
          <w:ilvl w:val="0"/>
          <w:numId w:val="24"/>
        </w:numPr>
      </w:pPr>
      <w:r>
        <w:t xml:space="preserve">Price takers vs Price makers. </w:t>
      </w:r>
    </w:p>
    <w:p w14:paraId="1BED67DB" w14:textId="54006819" w:rsidR="00790ADD" w:rsidRDefault="00790ADD" w:rsidP="00790ADD">
      <w:pPr>
        <w:pStyle w:val="ListParagraph"/>
        <w:numPr>
          <w:ilvl w:val="0"/>
          <w:numId w:val="24"/>
        </w:numPr>
      </w:pPr>
      <w:r>
        <w:t xml:space="preserve">Developing vs Developed. </w:t>
      </w:r>
    </w:p>
    <w:p w14:paraId="7DB5EBE9" w14:textId="77777777" w:rsidR="00790ADD" w:rsidRDefault="00790ADD" w:rsidP="00790ADD">
      <w:pPr>
        <w:pStyle w:val="ListParagraph"/>
        <w:numPr>
          <w:ilvl w:val="0"/>
          <w:numId w:val="24"/>
        </w:numPr>
      </w:pPr>
      <w:r>
        <w:t xml:space="preserve">Uncertainties in demand growth. </w:t>
      </w:r>
    </w:p>
    <w:p w14:paraId="4728420E" w14:textId="77777777" w:rsidR="00790ADD" w:rsidRDefault="00790ADD" w:rsidP="00790ADD">
      <w:pPr>
        <w:pStyle w:val="ListParagraph"/>
        <w:numPr>
          <w:ilvl w:val="0"/>
          <w:numId w:val="24"/>
        </w:numPr>
      </w:pPr>
      <w:r>
        <w:t>Lack of other studies</w:t>
      </w:r>
    </w:p>
    <w:p w14:paraId="54F19D11" w14:textId="77777777" w:rsidR="0051151C" w:rsidRDefault="00790ADD" w:rsidP="00790ADD">
      <w:pPr>
        <w:pStyle w:val="Heading1"/>
        <w:numPr>
          <w:ilvl w:val="1"/>
          <w:numId w:val="20"/>
        </w:numPr>
      </w:pPr>
      <w:bookmarkStart w:id="5" w:name="_Toc36643830"/>
      <w:r>
        <w:t>Research Question</w:t>
      </w:r>
      <w:bookmarkEnd w:id="5"/>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lastRenderedPageBreak/>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w:t>
      </w:r>
      <w:r w:rsidRPr="002B13D7">
        <w:lastRenderedPageBreak/>
        <w:t>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466C18D"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fldChar w:fldCharType="separate"/>
      </w:r>
      <w:r w:rsidRPr="00016545">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54DC324A" w14:textId="77777777" w:rsidR="00CD5572" w:rsidRDefault="00016545" w:rsidP="00360777">
      <w:r>
        <w:lastRenderedPageBreak/>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00731AF1" w14:textId="00158A11" w:rsidR="00CD5572" w:rsidRPr="00CD5572" w:rsidRDefault="00CD5572" w:rsidP="00360777">
      <w:pPr>
        <w:rPr>
          <w:b/>
          <w:bCs/>
        </w:rPr>
      </w:pPr>
      <w:r w:rsidRPr="00CD5572">
        <w:rPr>
          <w:b/>
          <w:bCs/>
        </w:rPr>
        <w:t>NEVP Representation in GCAM</w:t>
      </w:r>
    </w:p>
    <w:p w14:paraId="690C4E5F" w14:textId="1E821BD9"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5463D69A"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721C5F82" w14:textId="3DF6EFA2" w:rsidR="003F5E37" w:rsidRDefault="003F5E37" w:rsidP="003F5E37">
      <w:pPr>
        <w:pStyle w:val="Heading1"/>
        <w:numPr>
          <w:ilvl w:val="1"/>
          <w:numId w:val="20"/>
        </w:numPr>
      </w:pPr>
      <w:bookmarkStart w:id="15" w:name="_Toc36643840"/>
      <w:r>
        <w:t>GCAM Scenario Results – EV adoption, emissions impacts</w:t>
      </w:r>
      <w:bookmarkEnd w:id="15"/>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1C8301CD" w:rsidR="004B6C44" w:rsidRDefault="004B6C44" w:rsidP="004B6C44">
      <w:pPr>
        <w:pStyle w:val="Heading1"/>
        <w:numPr>
          <w:ilvl w:val="0"/>
          <w:numId w:val="0"/>
        </w:numPr>
        <w:ind w:left="432" w:hanging="432"/>
      </w:pPr>
      <w:bookmarkStart w:id="19" w:name="_Toc36643844"/>
      <w:r>
        <w:lastRenderedPageBreak/>
        <w:t>References</w:t>
      </w:r>
      <w:bookmarkEnd w:id="19"/>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4" w:name="_Toc36643848"/>
      <w:r w:rsidRPr="007C2950">
        <w:t>Power sector changes</w:t>
      </w:r>
      <w:bookmarkEnd w:id="23"/>
      <w:bookmarkEnd w:id="24"/>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5" w:name="_Toc36643849"/>
      <w:r>
        <w:t>Fossil Generation</w:t>
      </w:r>
      <w:bookmarkEnd w:id="25"/>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6" w:name="_Toc36643850"/>
      <w:r>
        <w:t>Hydropower</w:t>
      </w:r>
      <w:bookmarkEnd w:id="26"/>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7" w:name="_Toc36643851"/>
      <w:r>
        <w:t>Nuclear</w:t>
      </w:r>
      <w:bookmarkEnd w:id="27"/>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8" w:name="_Toc35334622"/>
      <w:bookmarkStart w:id="29" w:name="_Toc36643852"/>
      <w:r w:rsidRPr="007C2950">
        <w:t>Industry changes</w:t>
      </w:r>
      <w:bookmarkEnd w:id="28"/>
      <w:bookmarkEnd w:id="29"/>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0" w:name="_Toc36643853"/>
      <w:bookmarkStart w:id="31" w:name="_Toc35334624"/>
      <w:r>
        <w:t>Transportation changes</w:t>
      </w:r>
      <w:bookmarkEnd w:id="30"/>
      <w:r>
        <w:t xml:space="preserve"> </w:t>
      </w:r>
      <w:bookmarkEnd w:id="31"/>
    </w:p>
    <w:p w14:paraId="2302373D" w14:textId="51166C06" w:rsidR="00752FC3" w:rsidRDefault="00622FA7" w:rsidP="00752FC3">
      <w:pPr>
        <w:pStyle w:val="Heading3"/>
      </w:pPr>
      <w:bookmarkStart w:id="32" w:name="_Toc36643854"/>
      <w:r>
        <w:t>General updates to transportation assumptions</w:t>
      </w:r>
      <w:bookmarkEnd w:id="32"/>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6570A9BD"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D05018">
        <w: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 xml:space="preserve">(Jadun et al. </w:t>
      </w:r>
      <w:r w:rsidR="00D05018">
        <w:rPr>
          <w:rFonts w:ascii="Calibri" w:hAnsi="Calibri" w:cs="Calibri"/>
        </w:rPr>
        <w:t>2017</w:t>
      </w:r>
      <w:r w:rsidR="00D05018" w:rsidRPr="00D05018">
        <w:rPr>
          <w:rFonts w:ascii="Calibri" w:hAnsi="Calibri" w:cs="Calibri"/>
        </w:rPr>
        <w:t>)</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3" w:name="_Toc35334627"/>
      <w:bookmarkStart w:id="34" w:name="_Toc36643856"/>
      <w:r w:rsidRPr="0014425F">
        <w:lastRenderedPageBreak/>
        <w:t xml:space="preserve">Battery cost curves update </w:t>
      </w:r>
      <w:bookmarkEnd w:id="33"/>
      <w:bookmarkEnd w:id="34"/>
    </w:p>
    <w:p w14:paraId="07CE4053" w14:textId="51FD820C"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360777">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360777" w:rsidRPr="00360777">
        <w:rPr>
          <w:rFonts w:ascii="Calibri" w:hAnsi="Calibri" w:cs="Calibri"/>
        </w:rPr>
        <w:t>(Goldie-Scot 2019;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B84989" w:rsidRPr="00B84989">
        <w:rPr>
          <w:rFonts w:ascii="Calibri" w:hAnsi="Calibri" w:cs="Calibri"/>
          <w:szCs w:val="24"/>
        </w:rPr>
        <w:t>(</w:t>
      </w:r>
      <w:r w:rsidR="00B84989">
        <w:rPr>
          <w:rFonts w:ascii="Calibri" w:hAnsi="Calibri" w:cs="Calibri"/>
          <w:szCs w:val="24"/>
        </w:rPr>
        <w:t>BNEF</w:t>
      </w:r>
      <w:r w:rsidR="00B84989" w:rsidRPr="00B84989">
        <w:rPr>
          <w:rFonts w:ascii="Calibri" w:hAnsi="Calibri" w:cs="Calibri"/>
          <w:szCs w:val="24"/>
        </w:rPr>
        <w:t xml:space="preserve">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D05018">
        <w: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Jadun et al.</w:t>
      </w:r>
      <w:r w:rsidR="00D05018">
        <w:rPr>
          <w:rFonts w:ascii="Calibri" w:hAnsi="Calibri" w:cs="Calibri"/>
        </w:rPr>
        <w:t xml:space="preserve"> 2017</w:t>
      </w:r>
      <w:r w:rsidR="00D05018" w:rsidRPr="00D05018">
        <w:rPr>
          <w:rFonts w:ascii="Calibri" w:hAnsi="Calibri" w:cs="Calibri"/>
        </w:rPr>
        <w:t>)</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5" w:name="_Toc35334628"/>
      <w:r>
        <w:lastRenderedPageBreak/>
        <w:t xml:space="preserve">Battery </w:t>
      </w:r>
      <w:proofErr w:type="spellStart"/>
      <w:r>
        <w:t>vintaging</w:t>
      </w:r>
      <w:proofErr w:type="spellEnd"/>
      <w:r>
        <w:t xml:space="preserve"> factors</w:t>
      </w:r>
      <w:bookmarkEnd w:id="35"/>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6" w:name="_Toc35334629"/>
      <w:bookmarkStart w:id="37" w:name="_Toc36643857"/>
      <w:r w:rsidRPr="00C808A6">
        <w:rPr>
          <w:rStyle w:val="Heading2Char"/>
          <w:b/>
          <w:bCs/>
          <w:smallCaps w:val="0"/>
          <w:sz w:val="22"/>
          <w:szCs w:val="22"/>
        </w:rPr>
        <w:t>4W LDVs</w:t>
      </w:r>
      <w:bookmarkEnd w:id="36"/>
      <w:bookmarkEnd w:id="37"/>
    </w:p>
    <w:p w14:paraId="2DE7E020" w14:textId="37FAE246"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8" w:name="_Toc35334630"/>
      <w:bookmarkStart w:id="39" w:name="_Toc36643858"/>
      <w:r w:rsidRPr="00C808A6">
        <w:rPr>
          <w:rStyle w:val="Heading2Char"/>
          <w:b/>
          <w:bCs/>
          <w:smallCaps w:val="0"/>
          <w:sz w:val="22"/>
          <w:szCs w:val="22"/>
        </w:rPr>
        <w:t>2-wheelers</w:t>
      </w:r>
      <w:bookmarkEnd w:id="38"/>
      <w:bookmarkEnd w:id="39"/>
    </w:p>
    <w:p w14:paraId="7C62F629" w14:textId="1BD1FDA2"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0" w:name="_Toc35334631"/>
    </w:p>
    <w:p w14:paraId="00FFE0A3" w14:textId="77777777" w:rsidR="000017DB" w:rsidRPr="00C808A6" w:rsidRDefault="00C45DD4" w:rsidP="00C808A6">
      <w:pPr>
        <w:pStyle w:val="Heading4"/>
      </w:pPr>
      <w:bookmarkStart w:id="41" w:name="_Toc36643859"/>
      <w:r w:rsidRPr="00C808A6">
        <w:rPr>
          <w:rStyle w:val="Heading2Char"/>
          <w:b/>
          <w:bCs/>
          <w:smallCaps w:val="0"/>
          <w:sz w:val="22"/>
          <w:szCs w:val="22"/>
        </w:rPr>
        <w:t>3-wheelers</w:t>
      </w:r>
      <w:bookmarkEnd w:id="40"/>
      <w:bookmarkEnd w:id="41"/>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2" w:name="_Toc35334632"/>
      <w:bookmarkStart w:id="43" w:name="_Toc36643860"/>
      <w:r w:rsidRPr="00C808A6">
        <w:rPr>
          <w:rStyle w:val="Heading2Char"/>
          <w:b/>
          <w:bCs/>
          <w:smallCaps w:val="0"/>
          <w:sz w:val="22"/>
          <w:szCs w:val="22"/>
        </w:rPr>
        <w:t>Trucks</w:t>
      </w:r>
      <w:bookmarkEnd w:id="42"/>
      <w:bookmarkEnd w:id="43"/>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4" w:name="_Toc35334633"/>
      <w:bookmarkStart w:id="45" w:name="_Toc36643861"/>
      <w:r w:rsidRPr="00C808A6">
        <w:rPr>
          <w:rStyle w:val="Heading2Char"/>
          <w:b/>
          <w:bCs/>
          <w:smallCaps w:val="0"/>
          <w:sz w:val="22"/>
          <w:szCs w:val="22"/>
        </w:rPr>
        <w:t>Buses</w:t>
      </w:r>
      <w:bookmarkEnd w:id="44"/>
      <w:bookmarkEnd w:id="45"/>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6"/>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6" w:name="_Toc36643855"/>
      <w:bookmarkStart w:id="47" w:name="_Toc35334623"/>
      <w:bookmarkStart w:id="48" w:name="_Toc36643862"/>
      <w:r>
        <w:t>Pakistan-specific transportation changes</w:t>
      </w:r>
      <w:bookmarkEnd w:id="46"/>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w:t>
      </w:r>
      <w:bookmarkStart w:id="49" w:name="_GoBack"/>
      <w:bookmarkEnd w:id="49"/>
      <w:r>
        <w:t xml:space="preserve">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7"/>
      </w:r>
      <w:r>
        <w:t xml:space="preserve"> and average inflation of 5.5% over the past five years.</w:t>
      </w:r>
      <w:r>
        <w:rPr>
          <w:rStyle w:val="FootnoteReference"/>
        </w:rPr>
        <w:footnoteReference w:id="8"/>
      </w:r>
    </w:p>
    <w:p w14:paraId="3A8BB96E" w14:textId="75061CBB" w:rsidR="005133FA" w:rsidRDefault="005133FA" w:rsidP="005133FA">
      <w:pPr>
        <w:pStyle w:val="Heading1"/>
      </w:pPr>
      <w:r>
        <w:t>EV analysis</w:t>
      </w:r>
      <w:bookmarkEnd w:id="47"/>
      <w:bookmarkEnd w:id="48"/>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56BABDD3" w:rsidR="005133FA" w:rsidRDefault="005133FA"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tbl>
    <w:bookmarkEnd w:id="52"/>
    <w:p w14:paraId="675DF594" w14:textId="77777777" w:rsidR="005133FA" w:rsidRDefault="005133FA" w:rsidP="005133FA">
      <w:r>
        <w:t>Scenarios are run in combination with Slow and Rapid Advancement cost pathways (see below).</w:t>
      </w:r>
    </w:p>
    <w:p w14:paraId="1AA329E0" w14:textId="77777777" w:rsidR="005133FA" w:rsidRDefault="005133FA" w:rsidP="005133FA">
      <w:r>
        <w:t>Pakistan’s vehicle taxes and duties:</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lastRenderedPageBreak/>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lastRenderedPageBreak/>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22E6F7EF"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99184B" w:rsidRPr="0099184B">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1D11B" w14:textId="77777777" w:rsidR="0064188D" w:rsidRDefault="0064188D" w:rsidP="00F7514B">
      <w:pPr>
        <w:spacing w:after="0" w:line="240" w:lineRule="auto"/>
      </w:pPr>
      <w:r>
        <w:separator/>
      </w:r>
    </w:p>
  </w:endnote>
  <w:endnote w:type="continuationSeparator" w:id="0">
    <w:p w14:paraId="72291AF5" w14:textId="77777777" w:rsidR="0064188D" w:rsidRDefault="0064188D"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CD5572"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CD5572" w:rsidRPr="00713220" w:rsidRDefault="00CD5572"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CD5572"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CD5572" w:rsidRPr="006440D5" w:rsidRDefault="00CD5572" w:rsidP="00843BE2">
            <w:pPr>
              <w:pStyle w:val="ListParagraph"/>
              <w:spacing w:after="0" w:line="240" w:lineRule="auto"/>
              <w:rPr>
                <w:rFonts w:eastAsia="Times New Roman" w:cstheme="minorHAnsi"/>
                <w:color w:val="000000"/>
                <w:sz w:val="20"/>
                <w:szCs w:val="20"/>
              </w:rPr>
            </w:pPr>
          </w:p>
        </w:tc>
      </w:tr>
      <w:tr w:rsidR="00CD5572"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Baik</w:t>
            </w:r>
            <w:proofErr w:type="spellEnd"/>
            <w:r w:rsidRPr="006440D5">
              <w:rPr>
                <w:rFonts w:eastAsia="Times New Roman" w:cstheme="minorHAnsi"/>
                <w:color w:val="000000"/>
                <w:sz w:val="20"/>
                <w:szCs w:val="20"/>
              </w:rPr>
              <w:t>, Y., Hensley, R., Hertzke, P., &amp; Knupfer, S., (March 2019). Making electric vehicles profitable. Retrieved from: https://www.mckinsey.com/industries/automotive-and-assembly/our-insights/making-electric-vehicles-profitable</w:t>
            </w:r>
          </w:p>
        </w:tc>
      </w:tr>
      <w:tr w:rsidR="00CD5572"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CD5572" w:rsidRPr="00D05018" w:rsidRDefault="00CD5572" w:rsidP="00D05018">
            <w:pPr>
              <w:spacing w:after="0" w:line="240" w:lineRule="auto"/>
              <w:rPr>
                <w:rFonts w:eastAsia="Times New Roman" w:cstheme="minorHAnsi"/>
                <w:color w:val="000000"/>
                <w:sz w:val="20"/>
                <w:szCs w:val="20"/>
              </w:rPr>
            </w:pPr>
          </w:p>
        </w:tc>
      </w:tr>
      <w:tr w:rsidR="00CD5572"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Moawad</w:t>
            </w:r>
            <w:proofErr w:type="spellEnd"/>
            <w:r w:rsidRPr="006440D5">
              <w:rPr>
                <w:rFonts w:eastAsia="Times New Roman" w:cstheme="minorHAnsi"/>
                <w:color w:val="000000"/>
                <w:sz w:val="20"/>
                <w:szCs w:val="20"/>
              </w:rPr>
              <w:t>,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CD5572" w:rsidRPr="006440D5" w:rsidRDefault="00CD5572" w:rsidP="00315409">
      <w:pPr>
        <w:pStyle w:val="EndnoteText"/>
      </w:pPr>
    </w:p>
  </w:endnote>
  <w:endnote w:id="2">
    <w:p w14:paraId="21122BC2" w14:textId="77777777" w:rsidR="00CD5572" w:rsidRDefault="00CD5572"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CD5572" w:rsidRDefault="00CD55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CD5572" w:rsidRDefault="00CD5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7E905" w14:textId="77777777" w:rsidR="0064188D" w:rsidRDefault="0064188D" w:rsidP="00F7514B">
      <w:pPr>
        <w:spacing w:after="0" w:line="240" w:lineRule="auto"/>
      </w:pPr>
      <w:r>
        <w:separator/>
      </w:r>
    </w:p>
  </w:footnote>
  <w:footnote w:type="continuationSeparator" w:id="0">
    <w:p w14:paraId="3FCE2E8C" w14:textId="77777777" w:rsidR="0064188D" w:rsidRDefault="0064188D" w:rsidP="00F7514B">
      <w:pPr>
        <w:spacing w:after="0" w:line="240" w:lineRule="auto"/>
      </w:pPr>
      <w:r>
        <w:continuationSeparator/>
      </w:r>
    </w:p>
  </w:footnote>
  <w:footnote w:id="1">
    <w:p w14:paraId="1EF90BC1" w14:textId="77777777" w:rsidR="00CD5572" w:rsidRDefault="00CD5572"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CD5572" w:rsidRDefault="00CD5572">
      <w:pPr>
        <w:pStyle w:val="FootnoteText"/>
      </w:pPr>
      <w:r>
        <w:rPr>
          <w:rStyle w:val="FootnoteReference"/>
        </w:rPr>
        <w:footnoteRef/>
      </w:r>
      <w:r>
        <w:t xml:space="preserve"> See appendix A.3 for details on updates to transportation assumptions.</w:t>
      </w:r>
    </w:p>
  </w:footnote>
  <w:footnote w:id="3">
    <w:p w14:paraId="294D9528" w14:textId="77777777" w:rsidR="00CD5572" w:rsidRDefault="00CD5572"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CD5572" w:rsidRPr="00DA38D4" w:rsidRDefault="00CD5572"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CD5572" w:rsidRDefault="00CD5572" w:rsidP="00E8474E">
      <w:pPr>
        <w:pStyle w:val="FootnoteText"/>
      </w:pPr>
    </w:p>
  </w:footnote>
  <w:footnote w:id="5">
    <w:p w14:paraId="109E79B4" w14:textId="59C077CE" w:rsidR="00CD5572" w:rsidRDefault="00CD5572">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A2C1632" w14:textId="16DCAD0F" w:rsidR="000C76D4" w:rsidRPr="008D7301" w:rsidRDefault="000C76D4"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6},"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0C76D4">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6},"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Library Catalog: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0C76D4">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6},"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0C76D4">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6},"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Library Catalog: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0C76D4">
        <w:rPr>
          <w:rFonts w:ascii="Calibri" w:hAnsi="Calibri" w:cs="Calibri"/>
        </w:rPr>
        <w:t>(</w:t>
      </w:r>
      <w:proofErr w:type="spellStart"/>
      <w:r w:rsidRPr="000C76D4">
        <w:rPr>
          <w:rFonts w:ascii="Calibri" w:hAnsi="Calibri" w:cs="Calibri"/>
        </w:rPr>
        <w:t>Stromsta</w:t>
      </w:r>
      <w:proofErr w:type="spellEnd"/>
      <w:r w:rsidRPr="000C76D4">
        <w:rPr>
          <w:rFonts w:ascii="Calibri" w:hAnsi="Calibri" w:cs="Calibri"/>
        </w:rPr>
        <w:t xml:space="preserve"> 2019)</w:t>
      </w:r>
      <w:r>
        <w:fldChar w:fldCharType="end"/>
      </w:r>
      <w:r>
        <w:t>.</w:t>
      </w:r>
      <w:r w:rsidRPr="008D7301">
        <w:t xml:space="preserve"> </w:t>
      </w:r>
    </w:p>
    <w:p w14:paraId="739DB309" w14:textId="4F282EDD" w:rsidR="000C76D4" w:rsidRDefault="000C76D4">
      <w:pPr>
        <w:pStyle w:val="FootnoteText"/>
      </w:pPr>
    </w:p>
  </w:footnote>
  <w:footnote w:id="7">
    <w:p w14:paraId="01FD0366" w14:textId="77777777" w:rsidR="00CD5572" w:rsidRDefault="00CD5572"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8">
    <w:p w14:paraId="6278110E" w14:textId="77777777" w:rsidR="00CD5572" w:rsidRDefault="00CD5572"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CD5572" w:rsidRPr="00F7514B" w:rsidRDefault="00CD5572"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13394"/>
    <w:rsid w:val="00613C5B"/>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C2732017-0639-4E45-AC54-FBC27DBF5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69</TotalTime>
  <Pages>20</Pages>
  <Words>7728</Words>
  <Characters>4405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397</cp:revision>
  <cp:lastPrinted>2019-12-31T23:48:00Z</cp:lastPrinted>
  <dcterms:created xsi:type="dcterms:W3CDTF">2019-11-18T20:23:00Z</dcterms:created>
  <dcterms:modified xsi:type="dcterms:W3CDTF">2020-04-03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zuuUMv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